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8F387A">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8F387A">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8F387A">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8F387A">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8F387A">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8F387A">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8F387A">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8F387A">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8F387A">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8F387A">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8F387A">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8F387A">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8F387A">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8F387A">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8F387A">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8F387A">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8F387A">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8F387A">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8F387A">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8F387A">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8F387A">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8F387A">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8F387A">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8F387A">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8F387A">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8F387A">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8F387A">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8F387A">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8F387A">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8F387A">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8F387A">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8F387A">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8F387A">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8F387A">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8F387A">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8F387A"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8F387A"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8F387A" w:rsidRPr="00611D77" w:rsidRDefault="008F387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8F387A" w:rsidRPr="00611D77" w:rsidRDefault="008F387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w:t>
      </w:r>
      <w:proofErr w:type="spellStart"/>
      <w:r>
        <w:rPr>
          <w:rFonts w:eastAsiaTheme="minorEastAsia"/>
        </w:rPr>
        <w:t>eo</w:t>
      </w:r>
      <w:proofErr w:type="spellEnd"/>
      <w:r>
        <w:rPr>
          <w:rFonts w:eastAsiaTheme="minorEastAsia"/>
        </w:rPr>
        <w:t xml:space="preserve">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8F387A" w:rsidRPr="00611D77" w:rsidRDefault="008F387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8F387A" w:rsidRPr="00611D77" w:rsidRDefault="008F387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8F387A"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8F387A"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8F387A" w:rsidRPr="00611D77" w:rsidRDefault="008F387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8F387A" w:rsidRPr="00611D77" w:rsidRDefault="008F387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language translation using google translator(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8F387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8F387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8F387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8F387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8F387A" w:rsidRPr="00611D77" w:rsidRDefault="008F387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8F387A" w:rsidRPr="00611D77" w:rsidRDefault="008F387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8F387A" w:rsidRPr="0053194C" w:rsidRDefault="008F387A"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8F387A" w:rsidRPr="0053194C" w:rsidRDefault="008F387A"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w:t>
      </w:r>
      <w:proofErr w:type="spellStart"/>
      <w:r>
        <w:t>ain</w:t>
      </w:r>
      <w:proofErr w:type="spellEnd"/>
      <w:r>
        <w:t xml:space="preserve">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 xml:space="preserve">2-5 </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8F387A" w:rsidRPr="00611D77" w:rsidRDefault="008F387A"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8F387A" w:rsidRPr="00611D77" w:rsidRDefault="008F387A"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8F387A" w:rsidRPr="00611D77" w:rsidRDefault="008F387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8F387A" w:rsidRPr="00611D77" w:rsidRDefault="008F387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8F387A" w:rsidRPr="00611D77" w:rsidRDefault="008F387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8F387A" w:rsidRPr="00611D77" w:rsidRDefault="008F387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8F387A"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8F387A"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w:t>
      </w:r>
      <w:proofErr w:type="spellStart"/>
      <w:r>
        <w:t>rrect</w:t>
      </w:r>
      <w:proofErr w:type="spellEnd"/>
      <w:r>
        <w:t xml:space="preserve"> domain. This means translating Amharic text to Amharic using English to Amharic translator since the input is Amharic the network should make no change.</w:t>
      </w:r>
    </w:p>
    <w:p w14:paraId="5F25D18F" w14:textId="2F50C0E1" w:rsidR="002B25F8" w:rsidRPr="00CC024F" w:rsidRDefault="008F387A"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w:t>
      </w:r>
      <w:proofErr w:type="spellStart"/>
      <w:r>
        <w:t>ers</w:t>
      </w:r>
      <w:proofErr w:type="spellEnd"/>
      <w:r>
        <w:t xml:space="preserve"> the original contents, regardless of how incorrect the forward mapping was.</w:t>
      </w:r>
      <w:r w:rsidR="000872E6">
        <w:t xml:space="preserve"> </w:t>
      </w:r>
    </w:p>
    <w:p w14:paraId="40E9D1DE" w14:textId="1F0C2F1D" w:rsidR="000872E6" w:rsidRPr="007E5823" w:rsidRDefault="008F387A"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8F387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8F387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8F387A"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8F387A"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5" w:name="_Toc51406937"/>
      <w:r>
        <w:t>Temporal</w:t>
      </w:r>
      <w:r w:rsidR="006D528E">
        <w:t xml:space="preserve"> aware</w:t>
      </w:r>
      <w:r>
        <w:t xml:space="preserve"> Discriminator</w:t>
      </w:r>
      <w:bookmarkEnd w:id="225"/>
      <w:r w:rsidR="006D528E" w:rsidRPr="006D528E">
        <w:t xml:space="preserve"> </w:t>
      </w:r>
    </w:p>
    <w:p w14:paraId="7FCE561E" w14:textId="4A1477DA" w:rsidR="002B55DB" w:rsidRDefault="00E437A7" w:rsidP="001F0EFF">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8F387A"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self.combine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efficientnet.tfkera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r w:rsidRPr="00066573">
        <w:rPr>
          <w:rFonts w:ascii="Courier New" w:hAnsi="Courier New" w:cs="Courier New"/>
          <w:color w:val="0000FF"/>
          <w:sz w:val="20"/>
          <w:szCs w:val="20"/>
        </w:rPr>
        <w:t>a,b</w:t>
      </w:r>
      <w:proofErr w:type="spell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217CA">
      <w:pPr>
        <w:pStyle w:val="Heading2"/>
      </w:pPr>
      <w:bookmarkStart w:id="235" w:name="_Toc51406947"/>
      <w:r w:rsidRPr="00110F70">
        <w:t>Temporal</w:t>
      </w:r>
      <w:r w:rsidR="000C04E5">
        <w:t xml:space="preserve"> aware</w:t>
      </w:r>
      <w:r w:rsidRPr="00110F70">
        <w:t xml:space="preserve">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fn</w:t>
      </w:r>
      <w:proofErr w:type="spell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 xml:space="preserve">(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57" w:name="_Toc51406953"/>
      <w:r w:rsidRPr="00465806">
        <w:t xml:space="preserve">Flower to </w:t>
      </w:r>
      <w:r w:rsidR="0050786F">
        <w:t>F</w:t>
      </w:r>
      <w:r w:rsidRPr="00465806">
        <w:t>lower</w:t>
      </w:r>
      <w:bookmarkEnd w:id="257"/>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23D6E9FD"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t>
      </w:r>
      <w:bookmarkStart w:id="262" w:name="_Toc51406958"/>
      <w:r w:rsidR="00C25948">
        <w:t xml:space="preserve">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7041CE0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9C1DBF">
        <w:t xml:space="preserve">looks real or fake on </w:t>
      </w:r>
      <w:r w:rsidR="00D64B7F">
        <w:t xml:space="preserve">the </w:t>
      </w:r>
      <w:r w:rsidR="00EA030F">
        <w:t>spatial</w:t>
      </w:r>
      <w:r w:rsidR="009C1DBF">
        <w:t xml:space="preserve"> domain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Combine the above two los</w:t>
      </w:r>
      <w:r w:rsidR="001D46F0">
        <w:t>se</w:t>
      </w:r>
      <w:r w:rsidR="005548C8">
        <w:t>s</w:t>
      </w:r>
      <w:r w:rsidR="001D46F0">
        <w:t xml:space="preserve"> of</w:t>
      </w:r>
      <w:r w:rsidR="005548C8">
        <w:t xml:space="preserve"> our model</w:t>
      </w:r>
      <w:r w:rsidR="006155B3">
        <w:t>.</w:t>
      </w:r>
      <w:r w:rsidR="005548C8">
        <w:t xml:space="preserve"> </w:t>
      </w:r>
    </w:p>
    <w:p w14:paraId="4FA6071E" w14:textId="7ECD13CD"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ReCycle-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xxx percent and xxx percent in the IS score of Cycle GAN.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515BBA6D" w14:textId="735C8B53" w:rsidR="008F387A" w:rsidRDefault="008F387A" w:rsidP="00452483">
      <w:r>
        <w:lastRenderedPageBreak/>
        <w:t xml:space="preserve">Our framework sill have limitation </w:t>
      </w:r>
    </w:p>
    <w:p w14:paraId="3FD76DE8" w14:textId="01D125DC" w:rsidR="00851C68" w:rsidRDefault="00851C68" w:rsidP="00452483">
      <w:pPr>
        <w:pStyle w:val="Heading2"/>
      </w:pPr>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118C4DC3" w:rsidR="00B82318" w:rsidRDefault="00F61D5B" w:rsidP="00F61D5B">
      <w:r>
        <w:t>Appendix</w:t>
      </w:r>
      <w:r w:rsidR="001B7DF8">
        <w:t xml:space="preserve"> A: GAN loss function proof</w:t>
      </w:r>
    </w:p>
    <w:p w14:paraId="7F44FC94" w14:textId="77777777" w:rsidR="00565747" w:rsidRDefault="00565747" w:rsidP="00F61D5B">
      <w:pPr>
        <w:sectPr w:rsidR="00565747">
          <w:pgSz w:w="12240" w:h="15840"/>
          <w:pgMar w:top="1440" w:right="1440" w:bottom="1440" w:left="1440" w:header="720" w:footer="720" w:gutter="0"/>
          <w:cols w:space="720"/>
          <w:docGrid w:linePitch="360"/>
        </w:sectPr>
      </w:pPr>
    </w:p>
    <w:p w14:paraId="4269F720" w14:textId="316FFCCA"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61"/>
        <w:gridCol w:w="2160"/>
        <w:gridCol w:w="2160"/>
        <w:gridCol w:w="2161"/>
      </w:tblGrid>
      <w:tr w:rsidR="008C2CF9" w14:paraId="44D2BA0D" w14:textId="77777777" w:rsidTr="008C2CF9">
        <w:tc>
          <w:tcPr>
            <w:tcW w:w="2158" w:type="dxa"/>
          </w:tcPr>
          <w:p w14:paraId="230349B8" w14:textId="1FCEDA46" w:rsidR="00FE5808" w:rsidRDefault="00FE5808" w:rsidP="00F61D5B">
            <w:r>
              <w:t>5</w:t>
            </w:r>
            <w:r w:rsidR="00164C29" w:rsidRPr="00164C29">
              <w:rPr>
                <w:vertAlign w:val="superscript"/>
              </w:rPr>
              <w:t>th</w:t>
            </w:r>
            <w:r w:rsidR="00164C29">
              <w:t xml:space="preserve"> </w:t>
            </w:r>
            <w:r>
              <w:t>epoch</w:t>
            </w:r>
          </w:p>
        </w:tc>
        <w:tc>
          <w:tcPr>
            <w:tcW w:w="2158" w:type="dxa"/>
          </w:tcPr>
          <w:p w14:paraId="502FEBB0" w14:textId="2CCB89D2" w:rsidR="00FE5808" w:rsidRDefault="00FE5808" w:rsidP="00F61D5B">
            <w:r>
              <w:t>10</w:t>
            </w:r>
            <w:r w:rsidR="00164C29" w:rsidRPr="00FE5808">
              <w:rPr>
                <w:vertAlign w:val="superscript"/>
              </w:rPr>
              <w:t>th</w:t>
            </w:r>
            <w:r w:rsidR="00164C29">
              <w:t xml:space="preserve"> epoch</w:t>
            </w:r>
          </w:p>
        </w:tc>
        <w:tc>
          <w:tcPr>
            <w:tcW w:w="2159" w:type="dxa"/>
          </w:tcPr>
          <w:p w14:paraId="5971A297" w14:textId="6852A96B" w:rsidR="00FE5808" w:rsidRDefault="00FE5808" w:rsidP="00F61D5B">
            <w:r>
              <w:t>15</w:t>
            </w:r>
            <w:r w:rsidR="00164C29" w:rsidRPr="00FE5808">
              <w:rPr>
                <w:vertAlign w:val="superscript"/>
              </w:rPr>
              <w:t>th</w:t>
            </w:r>
            <w:r w:rsidR="00164C29">
              <w:t xml:space="preserve"> epoch</w:t>
            </w:r>
          </w:p>
        </w:tc>
        <w:tc>
          <w:tcPr>
            <w:tcW w:w="2158" w:type="dxa"/>
          </w:tcPr>
          <w:p w14:paraId="77776B05" w14:textId="602D997D" w:rsidR="00FE5808" w:rsidRDefault="00FE5808" w:rsidP="00F61D5B">
            <w:r>
              <w:t>20</w:t>
            </w:r>
            <w:r w:rsidR="00164C29" w:rsidRPr="00FE5808">
              <w:rPr>
                <w:vertAlign w:val="superscript"/>
              </w:rPr>
              <w:t>th</w:t>
            </w:r>
            <w:r w:rsidR="00164C29">
              <w:t xml:space="preserve"> epoch</w:t>
            </w:r>
          </w:p>
        </w:tc>
        <w:tc>
          <w:tcPr>
            <w:tcW w:w="2158" w:type="dxa"/>
          </w:tcPr>
          <w:p w14:paraId="2CFA886D" w14:textId="7BBA447D" w:rsidR="00FE5808" w:rsidRDefault="00FE5808" w:rsidP="00F61D5B">
            <w:r>
              <w:t>25</w:t>
            </w:r>
            <w:r w:rsidR="00164C29" w:rsidRPr="00FE5808">
              <w:rPr>
                <w:vertAlign w:val="superscript"/>
              </w:rPr>
              <w:t>th</w:t>
            </w:r>
            <w:r w:rsidR="00164C29">
              <w:t xml:space="preserve"> epoch</w:t>
            </w:r>
          </w:p>
        </w:tc>
        <w:tc>
          <w:tcPr>
            <w:tcW w:w="2159" w:type="dxa"/>
          </w:tcPr>
          <w:p w14:paraId="3B519BCC" w14:textId="1DA78FD7" w:rsidR="00FE5808" w:rsidRDefault="00FE5808" w:rsidP="00F61D5B">
            <w:r>
              <w:t>30</w:t>
            </w:r>
            <w:r w:rsidR="00164C29" w:rsidRPr="00FE5808">
              <w:rPr>
                <w:vertAlign w:val="superscript"/>
              </w:rPr>
              <w:t>th</w:t>
            </w:r>
            <w:r w:rsidR="00164C29">
              <w:t xml:space="preserve"> epoch</w:t>
            </w:r>
          </w:p>
        </w:tc>
      </w:tr>
      <w:tr w:rsidR="00FE5808" w14:paraId="1F05306C" w14:textId="77777777" w:rsidTr="008C2CF9">
        <w:tc>
          <w:tcPr>
            <w:tcW w:w="12950" w:type="dxa"/>
            <w:gridSpan w:val="6"/>
          </w:tcPr>
          <w:p w14:paraId="351C7019" w14:textId="3041A514" w:rsidR="00FE5808" w:rsidRDefault="00DB59ED" w:rsidP="00F61D5B">
            <w:r>
              <w:rPr>
                <w:noProof/>
              </w:rPr>
              <w:drawing>
                <wp:anchor distT="0" distB="0" distL="114300" distR="114300" simplePos="0" relativeHeight="251824128" behindDoc="0" locked="0" layoutInCell="1" allowOverlap="1" wp14:anchorId="4741BC63" wp14:editId="74452689">
                  <wp:simplePos x="0" y="0"/>
                  <wp:positionH relativeFrom="column">
                    <wp:posOffset>1621790</wp:posOffset>
                  </wp:positionH>
                  <wp:positionV relativeFrom="paragraph">
                    <wp:posOffset>-1676400</wp:posOffset>
                  </wp:positionV>
                  <wp:extent cx="4839335" cy="8200390"/>
                  <wp:effectExtent l="0" t="4127"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16200000">
                            <a:off x="0" y="0"/>
                            <a:ext cx="4839335" cy="82003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763A4E67" w14:textId="149AADFC" w:rsidR="001B7DF8" w:rsidRDefault="00F61D5B" w:rsidP="00F61D5B">
      <w:r>
        <w:lastRenderedPageBreak/>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0CE228" w14:textId="77777777" w:rsidR="005C66D6" w:rsidRDefault="005C66D6" w:rsidP="006C5C4D">
      <w:pPr>
        <w:spacing w:after="0" w:line="240" w:lineRule="auto"/>
      </w:pPr>
      <w:r>
        <w:separator/>
      </w:r>
    </w:p>
  </w:endnote>
  <w:endnote w:type="continuationSeparator" w:id="0">
    <w:p w14:paraId="4A6041B2" w14:textId="77777777" w:rsidR="005C66D6" w:rsidRDefault="005C66D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8F387A" w:rsidRDefault="008F387A">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8F387A" w:rsidRDefault="008F38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8F387A" w:rsidRDefault="008F387A">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8F387A" w:rsidRDefault="008F38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102A1F" w14:textId="77777777" w:rsidR="005C66D6" w:rsidRDefault="005C66D6" w:rsidP="006C5C4D">
      <w:pPr>
        <w:spacing w:after="0" w:line="240" w:lineRule="auto"/>
      </w:pPr>
      <w:r>
        <w:separator/>
      </w:r>
    </w:p>
  </w:footnote>
  <w:footnote w:type="continuationSeparator" w:id="0">
    <w:p w14:paraId="73AD127E" w14:textId="77777777" w:rsidR="005C66D6" w:rsidRDefault="005C66D6" w:rsidP="006C5C4D">
      <w:pPr>
        <w:spacing w:after="0" w:line="240" w:lineRule="auto"/>
      </w:pPr>
      <w:r>
        <w:continuationSeparator/>
      </w:r>
    </w:p>
  </w:footnote>
  <w:footnote w:id="1">
    <w:p w14:paraId="477C4AEB" w14:textId="38FA7075" w:rsidR="008F387A" w:rsidRDefault="008F387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8F387A" w:rsidRPr="0087636F" w:rsidRDefault="008F387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8F387A" w:rsidRDefault="008F387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8F387A" w:rsidRDefault="008F387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8F387A" w:rsidRDefault="008F387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8F387A" w:rsidRDefault="008F387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8F387A" w:rsidRDefault="008F387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46F0"/>
    <w:rsid w:val="001D669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1A4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387A"/>
    <w:rsid w:val="008F4559"/>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2D6F"/>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393C"/>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7</TotalTime>
  <Pages>74</Pages>
  <Words>43701</Words>
  <Characters>249102</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70</cp:revision>
  <cp:lastPrinted>2020-08-29T09:53:00Z</cp:lastPrinted>
  <dcterms:created xsi:type="dcterms:W3CDTF">2020-09-15T13:42:00Z</dcterms:created>
  <dcterms:modified xsi:type="dcterms:W3CDTF">2020-09-20T14:5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